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4E1249" w14:textId="77777777" w:rsidR="002C35B4" w:rsidRPr="00AB7038" w:rsidRDefault="002C35B4" w:rsidP="002C35B0">
      <w:pPr>
        <w:spacing w:line="240" w:lineRule="auto"/>
        <w:rPr>
          <w:rFonts w:ascii="Times New Roman" w:hAnsi="Times New Roman"/>
          <w:b/>
          <w:bCs/>
          <w:color w:val="000000"/>
        </w:rPr>
      </w:pPr>
      <w:r w:rsidRPr="00AB7038">
        <w:rPr>
          <w:rFonts w:ascii="Times New Roman" w:hAnsi="Times New Roman"/>
          <w:b/>
          <w:bCs/>
          <w:color w:val="000000"/>
        </w:rPr>
        <w:t>Supplementary Table S</w:t>
      </w:r>
      <w:r w:rsidR="00D94694" w:rsidRPr="00AB7038">
        <w:rPr>
          <w:rFonts w:ascii="Times New Roman" w:hAnsi="Times New Roman"/>
          <w:b/>
          <w:bCs/>
          <w:color w:val="000000"/>
          <w:lang w:eastAsia="zh-CN"/>
        </w:rPr>
        <w:t>1</w:t>
      </w:r>
      <w:r w:rsidRPr="00AB7038">
        <w:rPr>
          <w:rFonts w:ascii="Times New Roman" w:hAnsi="Times New Roman"/>
          <w:b/>
          <w:bCs/>
          <w:color w:val="000000"/>
        </w:rPr>
        <w:t>: Quality assessment of included articles using</w:t>
      </w:r>
      <w:r w:rsidR="00D94694" w:rsidRPr="00AB7038">
        <w:rPr>
          <w:rFonts w:ascii="Times New Roman" w:hAnsi="Times New Roman"/>
          <w:b/>
          <w:bCs/>
          <w:color w:val="000000"/>
          <w:lang w:eastAsia="zh-CN"/>
        </w:rPr>
        <w:t xml:space="preserve"> </w:t>
      </w:r>
      <w:r w:rsidRPr="00AB7038">
        <w:rPr>
          <w:rFonts w:ascii="Times New Roman" w:hAnsi="Times New Roman"/>
          <w:b/>
          <w:bCs/>
          <w:color w:val="000000"/>
        </w:rPr>
        <w:t>CASP scoring</w:t>
      </w:r>
    </w:p>
    <w:tbl>
      <w:tblPr>
        <w:tblW w:w="14490" w:type="dxa"/>
        <w:tblInd w:w="-7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00"/>
        <w:gridCol w:w="1049"/>
        <w:gridCol w:w="1218"/>
        <w:gridCol w:w="1010"/>
        <w:gridCol w:w="1145"/>
        <w:gridCol w:w="949"/>
        <w:gridCol w:w="1329"/>
        <w:gridCol w:w="864"/>
        <w:gridCol w:w="937"/>
        <w:gridCol w:w="1120"/>
        <w:gridCol w:w="1255"/>
        <w:gridCol w:w="1096"/>
        <w:gridCol w:w="1118"/>
      </w:tblGrid>
      <w:tr w:rsidR="00F56B4B" w:rsidRPr="00AB7038" w14:paraId="327AC651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hideMark/>
          </w:tcPr>
          <w:p w14:paraId="5820338A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</w:rPr>
            </w:pPr>
            <w:r w:rsidRPr="00AB7038">
              <w:rPr>
                <w:rFonts w:ascii="Times New Roman" w:hAnsi="Times New Roman"/>
                <w:b/>
                <w:bCs/>
                <w:color w:val="000000"/>
              </w:rPr>
              <w:t>Questions</w:t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666617BD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Did the study address a clearly issue?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75A988FF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Did the authors use an appropriate method to answer their questions?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03F98897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Was the data collected from a clear and suitable source?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16F9B657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</w:rPr>
              <w:t>Were the controls selected in an acceptable way?</w:t>
            </w:r>
            <w:r w:rsidR="00FB5F43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04D4E4E7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Did the authors dedicate a means to avoid bias?</w:t>
            </w:r>
            <w:r w:rsidR="00FB5F43" w:rsidRPr="00AB7038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765E155B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Have the authors taken account of the potential confounding factors in the design and/or their analysis?</w:t>
            </w:r>
            <w:r w:rsidR="00FB5F43" w:rsidRPr="00AB7038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1266410B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Are the results clear to the reader?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77D9F592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Are the results precise?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7FAED32D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bookmarkStart w:id="0" w:name="OLE_LINK1"/>
            <w:bookmarkStart w:id="1" w:name="OLE_LINK2"/>
            <w:bookmarkStart w:id="2" w:name="OLE_LINK3"/>
            <w:r w:rsidRPr="00AB7038">
              <w:rPr>
                <w:rFonts w:ascii="Times New Roman" w:hAnsi="Times New Roman"/>
                <w:color w:val="000000"/>
              </w:rPr>
              <w:t>Is the model validated</w:t>
            </w:r>
            <w:bookmarkEnd w:id="0"/>
            <w:bookmarkEnd w:id="1"/>
            <w:bookmarkEnd w:id="2"/>
            <w:r w:rsidRPr="00AB7038">
              <w:rPr>
                <w:rFonts w:ascii="Times New Roman" w:hAnsi="Times New Roman"/>
                <w:color w:val="000000"/>
              </w:rPr>
              <w:t>?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70E87056" w14:textId="77777777" w:rsidR="002C35B4" w:rsidRPr="00AB7038" w:rsidRDefault="00A02538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proofErr w:type="gramStart"/>
            <w:r w:rsidRPr="00AB7038">
              <w:rPr>
                <w:rFonts w:ascii="Times New Roman" w:hAnsi="Times New Roman"/>
                <w:color w:val="000000"/>
              </w:rPr>
              <w:t xml:space="preserve">Is the </w:t>
            </w:r>
            <w:r w:rsidRPr="00AB7038">
              <w:rPr>
                <w:rFonts w:ascii="Times New Roman" w:hAnsi="Times New Roman"/>
                <w:color w:val="000000"/>
                <w:lang w:eastAsia="zh-CN"/>
              </w:rPr>
              <w:t>results</w:t>
            </w:r>
            <w:proofErr w:type="gramEnd"/>
            <w:r w:rsidR="002C35B4" w:rsidRPr="00AB7038">
              <w:rPr>
                <w:rFonts w:ascii="Times New Roman" w:hAnsi="Times New Roman"/>
                <w:color w:val="000000"/>
              </w:rPr>
              <w:t xml:space="preserve"> applicable to the general population?</w:t>
            </w:r>
            <w:r w:rsidR="00FB5F43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202A9159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Did the results fit with other available evidence?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1C16D1C9" w14:textId="77777777" w:rsidR="002C35B4" w:rsidRPr="00AB7038" w:rsidRDefault="002C35B4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Score out of 11</w:t>
            </w:r>
          </w:p>
        </w:tc>
      </w:tr>
      <w:tr w:rsidR="00F56B4B" w:rsidRPr="00AB7038" w14:paraId="3539E2BA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B16D10B" w14:textId="77777777" w:rsidR="002C35B0" w:rsidRPr="00AB7038" w:rsidRDefault="002C35B0" w:rsidP="00C911BB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 xml:space="preserve">Jensen et al. (2017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ZW5zZW48L0F1dGhvcj48WWVhcj4yMDE3PC9ZZWFyPjxS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ZW5zZW48L0F1dGhvcj48WWVhcj4yMDE3PC9ZZWFyPjxS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[28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255E4EA4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2DFBB389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2C234CF6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614C4A10" w14:textId="77777777" w:rsidR="002C35B0" w:rsidRPr="00AB7038" w:rsidRDefault="00CE7FC3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46C239B4" w14:textId="77777777" w:rsidR="002C35B0" w:rsidRPr="00AB7038" w:rsidRDefault="00CE7FC3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242C8BD4" w14:textId="77777777" w:rsidR="002C35B0" w:rsidRPr="00AB7038" w:rsidRDefault="00CE7FC3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5BFD0AE5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1597ECF4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006A067D" w14:textId="77777777" w:rsidR="002C35B0" w:rsidRPr="00AB7038" w:rsidRDefault="00CE7FC3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7E87A593" w14:textId="77777777" w:rsidR="002C35B0" w:rsidRPr="00AB7038" w:rsidRDefault="00A02538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34E7F323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41675BCF" w14:textId="77777777" w:rsidR="002C35B0" w:rsidRPr="00AB7038" w:rsidRDefault="009715D7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F56B4B" w:rsidRPr="00AB7038" w14:paraId="1BFEF908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08BBBAD6" w14:textId="47FB572C" w:rsidR="002C35B0" w:rsidRPr="00AB7038" w:rsidRDefault="002C35B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Ikushima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8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Ja3VzaGltYTwvQXV0aG9yPjxZZWFyPjIwMTg8L1llYXI+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Ja3VzaGltYTwvQXV0aG9yPjxZZWFyPjIwMTg8L1llYXI+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3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24FB5F3D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5A81632D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30C6A225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4F473564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79D80FE5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70E6CAD6" w14:textId="77777777" w:rsidR="002C35B0" w:rsidRPr="00AB7038" w:rsidRDefault="009715D7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61005D51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6608C3B7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794934C5" w14:textId="77777777" w:rsidR="002C35B0" w:rsidRPr="00AB7038" w:rsidRDefault="009715D7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087A5BFC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5927941C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5E69CD89" w14:textId="77777777" w:rsidR="002C35B0" w:rsidRPr="00AB7038" w:rsidRDefault="009715D7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9</w:t>
            </w:r>
          </w:p>
        </w:tc>
      </w:tr>
      <w:tr w:rsidR="00F56B4B" w:rsidRPr="00AB7038" w14:paraId="4AD619CE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FA46FD7" w14:textId="0798D01D" w:rsidR="002C35B0" w:rsidRPr="00AB7038" w:rsidRDefault="002C35B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Shi et al. (2021)</w:t>
            </w:r>
            <w:r w:rsidR="00D45378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TaGk8L0F1dGhvcj48WWVhcj4yMDIxPC9ZZWFyPjxSZWNO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TaGk8L0F1dGhvcj48WWVhcj4yMDIxPC9ZZWFyPjxSZWNO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3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4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02634CF9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368C92F9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49EF1BDF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750D1A71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12BC587D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5E9B7B91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0DE04072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6F1515ED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16F70E00" w14:textId="77777777" w:rsidR="002C35B0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EE0D4DE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32530B56" w14:textId="77777777" w:rsidR="002C35B0" w:rsidRPr="00AB7038" w:rsidRDefault="002C35B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36E6AF0B" w14:textId="77777777" w:rsidR="002C35B0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10</w:t>
            </w:r>
          </w:p>
        </w:tc>
      </w:tr>
      <w:tr w:rsidR="00F56B4B" w:rsidRPr="00AB7038" w14:paraId="601E37E2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2A8C164" w14:textId="50749C5C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Kapitza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5)</w:t>
            </w:r>
            <w:r w:rsidR="00D45378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LYXBpdHphPC9BdXRob3I+PFllYXI+MjAxNTwvWWVhcj48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LYXBpdHphPC9BdXRob3I+PFllYXI+MjAxNTwvWWVhcj48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3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5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6F0FCCB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4C2DECA3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18DC06CE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4BFDBB4B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6006F76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064DE504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75577F93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38C6224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241E3C5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36FD85B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36FF621F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7E641247" w14:textId="77777777" w:rsidR="00F56B4B" w:rsidRPr="00AB7038" w:rsidRDefault="00E24A61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5</w:t>
            </w:r>
          </w:p>
        </w:tc>
      </w:tr>
      <w:tr w:rsidR="00F56B4B" w:rsidRPr="00AB7038" w14:paraId="71770F3A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0252D051" w14:textId="06A9B818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Blundell et al. (2017)</w:t>
            </w:r>
            <w:r w:rsidR="00D45378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bHVuZGVsbDwvQXV0aG9yPjxZZWFyPjIwMTc8L1llYXI+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bHVuZGVsbDwvQXV0aG9yPjxZZWFyPjIwMTc8L1llYXI+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3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6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3E0E6687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49801E3D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5314E8CB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64339D6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2B2A09E1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06C9BC9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04544A51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30B3C30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7B4D5621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60EE1C7C" w14:textId="77777777" w:rsidR="00F56B4B" w:rsidRPr="00AB7038" w:rsidRDefault="00631752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29C79B7D" w14:textId="77777777" w:rsidR="00F56B4B" w:rsidRPr="00AB7038" w:rsidRDefault="007A62C5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69A4C71A" w14:textId="77777777" w:rsidR="00F56B4B" w:rsidRPr="00AB7038" w:rsidRDefault="007A62C5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  <w:tr w:rsidR="00F56B4B" w:rsidRPr="00AB7038" w14:paraId="24F4FD2D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F901BA7" w14:textId="0E8FB537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Marbury et al. (2017)</w:t>
            </w:r>
            <w:r w:rsidR="00D45378" w:rsidRPr="00AB7038">
              <w:rPr>
                <w:rFonts w:ascii="Times New Roman" w:hAnsi="Times New Roman"/>
                <w:color w:val="000000"/>
                <w:lang w:eastAsia="zh-CN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NYXJidXJ5PC9BdXRob3I+PFllYXI+MjAxNzwvWWVhcj48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NYXJidXJ5PC9BdXRob3I+PFllYXI+MjAxNzwvWWVhcj48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3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7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5681D1F9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4D61247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22C1798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735FC04D" w14:textId="77777777" w:rsidR="00F56B4B" w:rsidRPr="00AB7038" w:rsidRDefault="005671D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3B6133C6" w14:textId="77777777" w:rsidR="00F56B4B" w:rsidRPr="00AB7038" w:rsidRDefault="003C1465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1B0BF8B1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355055E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65FC29D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15DE6D1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10C87A4" w14:textId="77777777" w:rsidR="00F56B4B" w:rsidRPr="00AB7038" w:rsidRDefault="000D690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28BC6876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5F002E16" w14:textId="77777777" w:rsidR="00F56B4B" w:rsidRPr="00AB7038" w:rsidRDefault="000D6909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F56B4B" w:rsidRPr="00AB7038" w14:paraId="203393F7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5A17280" w14:textId="77777777" w:rsidR="00F56B4B" w:rsidRPr="00AB7038" w:rsidRDefault="00F56B4B" w:rsidP="00C911BB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 xml:space="preserve">Jensen et al. (2018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&lt;EndNote&gt;&lt;Cite&gt;&lt;Author&gt;Jensen&lt;/Author&gt;&lt;Year&gt;2018&lt;/Year&gt;&lt;RecNum&gt;37&lt;/RecNum&gt;&lt;DisplayText&gt;&lt;style face="superscript"&gt;[29]&lt;/style&gt;&lt;/DisplayText&gt;&lt;record&gt;&lt;rec-number&gt;37&lt;/rec-number&gt;&lt;foreign-keys&gt;&lt;key app="EN" db-id="50wretza6ts9vkexxzzxvpdmazfrte2xwv9d" timestamp="1691375782"&gt;37&lt;/key&gt;&lt;/foreign-keys&gt;&lt;ref-type name="Journal Article"&gt;17&lt;/ref-type&gt;&lt;contributors&gt;&lt;authors&gt;&lt;author&gt;Jensen, L.&lt;/author&gt;&lt;author&gt;Kupcova, V.&lt;/author&gt;&lt;author&gt;Arold, G.&lt;/author&gt;&lt;author&gt;Pettersson, J.&lt;/author&gt;&lt;author&gt;Hjerpsted, J. B.&lt;/author&gt;&lt;/authors&gt;&lt;/contributors&gt;&lt;auth-address&gt;Novo Nordisk A/S, Søborg, Denmark.&amp;#xD;3rd Department of Internal Medicine, Dérer&amp;apos;s Hospital, Bratislava, Slovakia.&amp;#xD;PRA Healthsciences, Berlin, Germany.&lt;/auth-address&gt;&lt;titles&gt;&lt;title&gt;Pharmacokinetics and tolerability of semaglutide in people with hepatic impairment&lt;/title&gt;&lt;secondary-title&gt;Diabetes, Obesity and Metabolism&lt;/secondary-title&gt;&lt;/titles&gt;&lt;periodical&gt;&lt;full-title&gt;Diabetes, Obesity and Metabolism&lt;/full-title&gt;&lt;/periodical&gt;&lt;pages&gt;998-1005&lt;/pages&gt;&lt;volume&gt;20&lt;/volume&gt;&lt;number&gt;4&lt;/number&gt;&lt;edition&gt;2021/10/10&lt;/edition&gt;&lt;dates&gt;&lt;year&gt;2018&lt;/year&gt;&lt;pub-dates&gt;&lt;date&gt;Apr&lt;/date&gt;&lt;/pub-dates&gt;&lt;/dates&gt;&lt;isbn&gt;1462-8902 (Print)&amp;#xD;1462-8902&lt;/isbn&gt;&lt;accession-num&gt;29205786&lt;/accession-num&gt;&lt;urls&gt;&lt;/urls&gt;&lt;electronic-resource-num&gt;10.1111/dom.13186&lt;/electronic-resource-num&gt;&lt;remote-database-provider&gt;Nlm&lt;/remote-database-provider&gt;&lt;/record&gt;&lt;/Cite&gt;&lt;/EndNote&gt;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29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7DB27974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42EA58FE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3364D9DF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3F07126F" w14:textId="77777777" w:rsidR="00F56B4B" w:rsidRPr="00AB7038" w:rsidRDefault="005671D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0D5AFEAD" w14:textId="77777777" w:rsidR="00F56B4B" w:rsidRPr="00AB7038" w:rsidRDefault="009E1C1E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76E8D7DC" w14:textId="77777777" w:rsidR="00F56B4B" w:rsidRPr="00AB7038" w:rsidRDefault="009E1C1E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5DAE08C8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7893D637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5A8DFBF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407C923" w14:textId="77777777" w:rsidR="00F56B4B" w:rsidRPr="00AB7038" w:rsidRDefault="000D690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09BC031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0CCFEFEA" w14:textId="77777777" w:rsidR="00F56B4B" w:rsidRPr="00AB7038" w:rsidRDefault="000D6909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6</w:t>
            </w:r>
          </w:p>
        </w:tc>
      </w:tr>
      <w:tr w:rsidR="00F56B4B" w:rsidRPr="00AB7038" w14:paraId="67B56F11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5C027CB" w14:textId="30541298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Enebo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21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FbmVibzwvQXV0aG9yPjxZZWFyPjIwMjE8L1llYXI+PFJl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FbmVibzwvQXV0aG9yPjxZZWFyPjIwMjE8L1llYXI+PFJl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38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67C3985F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55B957A4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4264145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146CCDF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2D26EC81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494BCDEE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7C27FEB8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2563E230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03E92355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21FD29D4" w14:textId="77777777" w:rsidR="00F56B4B" w:rsidRPr="00AB7038" w:rsidRDefault="00EF0A08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083A7B77" w14:textId="77777777" w:rsidR="00F56B4B" w:rsidRPr="00AB7038" w:rsidRDefault="007A62C5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469F48B7" w14:textId="77777777" w:rsidR="00F56B4B" w:rsidRPr="00AB7038" w:rsidRDefault="007A62C5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  <w:tr w:rsidR="00F56B4B" w:rsidRPr="00AB7038" w14:paraId="0D098B18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3672D02B" w14:textId="54DB018C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Granhal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9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HcmFuaGFsbDwvQXV0aG9yPjxZZWFyPjIwMTk8L1llYXI+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HcmFuaGFsbDwvQXV0aG9yPjxZZWFyPjIwMTk8L1llYXI+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39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6DA8D829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0179953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305EC77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3F17ABB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0A23CF16" w14:textId="77777777" w:rsidR="00F56B4B" w:rsidRPr="00AB7038" w:rsidRDefault="00E32B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1ACC25F5" w14:textId="77777777" w:rsidR="00F56B4B" w:rsidRPr="00AB7038" w:rsidRDefault="00E32B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24D8ECDD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3103B15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75B7A614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216B4C0C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2C5128B9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40941C2C" w14:textId="77777777" w:rsidR="00F56B4B" w:rsidRPr="00AB7038" w:rsidRDefault="00E32B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9</w:t>
            </w:r>
          </w:p>
        </w:tc>
      </w:tr>
      <w:tr w:rsidR="00F56B4B" w:rsidRPr="00AB7038" w14:paraId="3C5858DD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229D9A8" w14:textId="02452BD7" w:rsidR="00F56B4B" w:rsidRPr="00AB7038" w:rsidRDefault="00F56B4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Bækda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21a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w6ZrZGFsPC9BdXRob3I+PFllYXI+MjAyMTwvWWVhcj48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w6ZrZGFsPC9BdXRob3I+PFllYXI+MjAyMTwvWWVhcj48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0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5A8FD5E0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5B0CD607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167BBAB7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23B6AEBD" w14:textId="77777777" w:rsidR="00F56B4B" w:rsidRPr="00AB7038" w:rsidRDefault="00E03B6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325A3B3D" w14:textId="77777777" w:rsidR="00F56B4B" w:rsidRPr="00AB7038" w:rsidRDefault="00E03B6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4A9F5DF0" w14:textId="77777777" w:rsidR="00F56B4B" w:rsidRPr="00AB7038" w:rsidRDefault="00E03B6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5EE3A4AA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5E30FDD9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188763D9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D0E3288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44B555CF" w14:textId="77777777" w:rsidR="00F56B4B" w:rsidRPr="00AB7038" w:rsidRDefault="00F56B4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7BA9CE32" w14:textId="77777777" w:rsidR="00F56B4B" w:rsidRPr="00AB7038" w:rsidRDefault="00E03B69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BB62FB" w:rsidRPr="00AB7038" w14:paraId="53AC6622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455E423" w14:textId="083AAF60" w:rsidR="00BB62FB" w:rsidRPr="00AB7038" w:rsidRDefault="00BB62F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Bækda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21b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yMTwvWWVhcj48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yMTwvWWVhcj48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0E1DE1FE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2B73877F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0A21CBC9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4D939DC8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3318F19A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5EF962A8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204AAC56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6BC228E5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12A7C83D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49B98721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6D81D4F4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28D377EC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BB62FB" w:rsidRPr="00AB7038" w14:paraId="13B99AAE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7D7188C" w14:textId="3A26FFC3" w:rsidR="00BB62FB" w:rsidRPr="00AB7038" w:rsidRDefault="00BB62FB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Hauge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21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IYXVnZTwvQXV0aG9yPjxZZWFyPjIwMjE8L1llYXI+PFJl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IYXVnZTwvQXV0aG9yPjxZZWFyPjIwMjE8L1llYXI+PFJl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31D55F71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61BB4ECF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69CB5674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38C098A0" w14:textId="77777777" w:rsidR="00BB62FB" w:rsidRPr="00AB7038" w:rsidRDefault="000776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4FAC0EF6" w14:textId="77777777" w:rsidR="00BB62FB" w:rsidRPr="00AB7038" w:rsidRDefault="000776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16C6CF3B" w14:textId="77777777" w:rsidR="00BB62FB" w:rsidRPr="00AB7038" w:rsidRDefault="000776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6408D86F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4263F789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101C1B1D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2148E0EF" w14:textId="77777777" w:rsidR="00BB62FB" w:rsidRPr="00AB7038" w:rsidRDefault="000776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03E9E98D" w14:textId="77777777" w:rsidR="00BB62FB" w:rsidRPr="00AB7038" w:rsidRDefault="0007760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3FB16698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  <w:tr w:rsidR="00BB62FB" w:rsidRPr="00AB7038" w14:paraId="35C90723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526FC74C" w14:textId="7610D4F5" w:rsidR="00BB62FB" w:rsidRPr="00AB7038" w:rsidRDefault="00BB62FB" w:rsidP="00E837C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lastRenderedPageBreak/>
              <w:t xml:space="preserve">van </w:t>
            </w:r>
            <w:proofErr w:type="spellStart"/>
            <w:r w:rsidRPr="00AB7038">
              <w:rPr>
                <w:rFonts w:ascii="Times New Roman" w:hAnsi="Times New Roman"/>
                <w:color w:val="000000"/>
              </w:rPr>
              <w:t>Hout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23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2YW4gSG91dDwvQXV0aG9yPjxZZWFyPjIwMjM8L1llYXI+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2YW4gSG91dDwvQXV0aG9yPjxZZWFyPjIwMjM8L1llYXI+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253D9065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45D927BE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36D66E94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5B5CF357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17F026B3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73096F8D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4C095BD9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1E1575C4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3853A331" w14:textId="77777777" w:rsidR="00BB62FB" w:rsidRPr="00AB7038" w:rsidRDefault="00BB62FB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7BA8511C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033C95DD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464DE7F9" w14:textId="77777777" w:rsidR="00BB62FB" w:rsidRPr="00AB7038" w:rsidRDefault="007B1251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  <w:tr w:rsidR="00D461F0" w:rsidRPr="00AB7038" w14:paraId="512E0E1B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C23A5B9" w14:textId="3168CF0B" w:rsidR="00D461F0" w:rsidRPr="00AB7038" w:rsidRDefault="00D461F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Bækda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8</w:t>
            </w:r>
            <w:r w:rsidRPr="00AB7038">
              <w:rPr>
                <w:rFonts w:ascii="Times New Roman" w:hAnsi="Times New Roman"/>
                <w:color w:val="000000"/>
                <w:lang w:eastAsia="zh-CN"/>
              </w:rPr>
              <w:t>a</w:t>
            </w:r>
            <w:r w:rsidRPr="00AB7038">
              <w:rPr>
                <w:rFonts w:ascii="Times New Roman" w:hAnsi="Times New Roman"/>
                <w:color w:val="000000"/>
              </w:rPr>
              <w:t xml:space="preserve">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xODwvWWVhcj48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xODwvWWVhcj48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4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7E99AC81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687BCC45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70585332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077CA718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5422F5FF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5C440CE7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39AFEEE2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2D6C1C55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2787C69E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EDB57CB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5FC3C9A8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751C13BC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D461F0" w:rsidRPr="00AB7038" w14:paraId="2BA7E0ED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EDFF08E" w14:textId="0B899E55" w:rsidR="00D461F0" w:rsidRPr="00AB7038" w:rsidRDefault="00D461F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Granhal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8)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HcmFuaGFsbDwvQXV0aG9yPjxZZWFyPjIwMTg8L1llYXI+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HcmFuaGFsbDwvQXV0aG9yPjxZZWFyPjIwMTg8L1llYXI+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5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201C741E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7E9F788A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46E03793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22C0DC8B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5BD987AD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4336E71E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2C4D39A0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29A86CCB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3D626E08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0423EAEC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70F8142E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782B2E9B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  <w:tr w:rsidR="00D461F0" w:rsidRPr="00AB7038" w14:paraId="2A01250B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26CBE3C" w14:textId="28F6F874" w:rsidR="00D461F0" w:rsidRPr="00AB7038" w:rsidRDefault="00D461F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 xml:space="preserve">Meier </w:t>
            </w:r>
            <w:bookmarkStart w:id="3" w:name="OLE_LINK24"/>
            <w:bookmarkStart w:id="4" w:name="OLE_LINK26"/>
            <w:r w:rsidRPr="00AB7038">
              <w:rPr>
                <w:rFonts w:ascii="Times New Roman" w:hAnsi="Times New Roman"/>
                <w:color w:val="000000"/>
              </w:rPr>
              <w:t>et al. (2022)</w:t>
            </w:r>
            <w:bookmarkEnd w:id="3"/>
            <w:bookmarkEnd w:id="4"/>
            <w:r w:rsidRPr="00AB7038">
              <w:rPr>
                <w:rFonts w:ascii="Times New Roman" w:hAnsi="Times New Roman"/>
                <w:color w:val="000000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NZWllcjwvQXV0aG9yPjxZZWFyPjIwMjI8L1llYXI+PFJl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NZWllcjwvQXV0aG9yPjxZZWFyPjIwMjI8L1llYXI+PFJl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6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00CAF159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049985E1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10B1B21A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0C0A589D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03F625FC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151BDAE5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68A93E84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3FD02A3F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2FF18C34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609C6E25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6C3A77AD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1A0E19D1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7</w:t>
            </w:r>
          </w:p>
        </w:tc>
      </w:tr>
      <w:tr w:rsidR="00D461F0" w:rsidRPr="00AB7038" w14:paraId="6152132F" w14:textId="77777777" w:rsidTr="00C911BB">
        <w:trPr>
          <w:trHeight w:val="300"/>
          <w:tblHeader/>
        </w:trPr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08F6E0BB" w14:textId="361603C9" w:rsidR="00D461F0" w:rsidRPr="00AB7038" w:rsidRDefault="00D461F0" w:rsidP="00E837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color w:val="000000"/>
              </w:rPr>
            </w:pPr>
            <w:proofErr w:type="spellStart"/>
            <w:r w:rsidRPr="00AB7038">
              <w:rPr>
                <w:rFonts w:ascii="Times New Roman" w:hAnsi="Times New Roman"/>
                <w:color w:val="000000"/>
              </w:rPr>
              <w:t>Bækdal</w:t>
            </w:r>
            <w:proofErr w:type="spellEnd"/>
            <w:r w:rsidRPr="00AB7038">
              <w:rPr>
                <w:rFonts w:ascii="Times New Roman" w:hAnsi="Times New Roman"/>
                <w:color w:val="000000"/>
              </w:rPr>
              <w:t xml:space="preserve"> et al. (2018</w:t>
            </w:r>
            <w:r w:rsidRPr="00AB7038">
              <w:rPr>
                <w:rFonts w:ascii="Times New Roman" w:hAnsi="Times New Roman"/>
                <w:color w:val="000000"/>
                <w:lang w:eastAsia="zh-CN"/>
              </w:rPr>
              <w:t>b</w:t>
            </w:r>
            <w:r w:rsidRPr="00AB7038">
              <w:rPr>
                <w:rFonts w:ascii="Times New Roman" w:hAnsi="Times New Roman"/>
                <w:color w:val="000000"/>
              </w:rPr>
              <w:t>)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t xml:space="preserve"> 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xODwvWWVhcj48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Cw6ZrZGFsPC9BdXRob3I+PFllYXI+MjAxODwvWWVhcj48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</w:fldData>
              </w:fldCha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[4</w:t>
            </w:r>
            <w:r w:rsidR="00E837C8">
              <w:rPr>
                <w:rFonts w:ascii="Times New Roman" w:hAnsi="Times New Roman" w:hint="eastAsia"/>
                <w:color w:val="000000"/>
                <w:sz w:val="20"/>
                <w:szCs w:val="20"/>
                <w:vertAlign w:val="superscript"/>
                <w:lang w:eastAsia="zh-CN"/>
              </w:rPr>
              <w:t>7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eastAsia="zh-CN"/>
              </w:rPr>
              <w:t>]</w:t>
            </w:r>
            <w:r w:rsidR="00D45378" w:rsidRPr="00AB7038">
              <w:rPr>
                <w:rFonts w:ascii="Times New Roman" w:hAnsi="Times New Roman"/>
                <w:color w:val="000000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1049" w:type="dxa"/>
            <w:shd w:val="clear" w:color="auto" w:fill="auto"/>
            <w:noWrap/>
            <w:hideMark/>
          </w:tcPr>
          <w:p w14:paraId="02180F39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218" w:type="dxa"/>
            <w:shd w:val="clear" w:color="auto" w:fill="auto"/>
            <w:noWrap/>
            <w:hideMark/>
          </w:tcPr>
          <w:p w14:paraId="700CB467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010" w:type="dxa"/>
            <w:shd w:val="clear" w:color="auto" w:fill="auto"/>
            <w:noWrap/>
            <w:hideMark/>
          </w:tcPr>
          <w:p w14:paraId="3271C430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45" w:type="dxa"/>
            <w:shd w:val="clear" w:color="auto" w:fill="auto"/>
            <w:noWrap/>
            <w:hideMark/>
          </w:tcPr>
          <w:p w14:paraId="51803E14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14:paraId="3FDA5A89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1329" w:type="dxa"/>
            <w:shd w:val="clear" w:color="auto" w:fill="auto"/>
            <w:noWrap/>
            <w:hideMark/>
          </w:tcPr>
          <w:p w14:paraId="36D0085F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864" w:type="dxa"/>
            <w:shd w:val="clear" w:color="auto" w:fill="auto"/>
            <w:noWrap/>
            <w:hideMark/>
          </w:tcPr>
          <w:p w14:paraId="65DDECBE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937" w:type="dxa"/>
            <w:shd w:val="clear" w:color="auto" w:fill="auto"/>
            <w:noWrap/>
            <w:hideMark/>
          </w:tcPr>
          <w:p w14:paraId="0DD012C3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AB7038">
              <w:rPr>
                <w:rFonts w:ascii="Times New Roman" w:hAnsi="Times New Roman"/>
                <w:color w:val="000000"/>
              </w:rPr>
              <w:t>Y</w:t>
            </w:r>
          </w:p>
        </w:tc>
        <w:tc>
          <w:tcPr>
            <w:tcW w:w="1120" w:type="dxa"/>
            <w:shd w:val="clear" w:color="auto" w:fill="auto"/>
            <w:noWrap/>
            <w:hideMark/>
          </w:tcPr>
          <w:p w14:paraId="026C7F3C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CT</w:t>
            </w:r>
          </w:p>
        </w:tc>
        <w:tc>
          <w:tcPr>
            <w:tcW w:w="1255" w:type="dxa"/>
            <w:shd w:val="clear" w:color="auto" w:fill="auto"/>
            <w:noWrap/>
            <w:hideMark/>
          </w:tcPr>
          <w:p w14:paraId="1759E3B6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096" w:type="dxa"/>
            <w:shd w:val="clear" w:color="auto" w:fill="auto"/>
            <w:noWrap/>
            <w:hideMark/>
          </w:tcPr>
          <w:p w14:paraId="6E817876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Y</w:t>
            </w:r>
          </w:p>
        </w:tc>
        <w:tc>
          <w:tcPr>
            <w:tcW w:w="1118" w:type="dxa"/>
            <w:shd w:val="clear" w:color="auto" w:fill="auto"/>
            <w:noWrap/>
            <w:hideMark/>
          </w:tcPr>
          <w:p w14:paraId="77F73250" w14:textId="77777777" w:rsidR="00D461F0" w:rsidRPr="00AB7038" w:rsidRDefault="00D461F0" w:rsidP="00C911BB">
            <w:pPr>
              <w:spacing w:after="0" w:line="240" w:lineRule="auto"/>
              <w:rPr>
                <w:rFonts w:ascii="Times New Roman" w:hAnsi="Times New Roman"/>
                <w:color w:val="000000"/>
                <w:lang w:eastAsia="zh-CN"/>
              </w:rPr>
            </w:pPr>
            <w:r w:rsidRPr="00AB7038">
              <w:rPr>
                <w:rFonts w:ascii="Times New Roman" w:hAnsi="Times New Roman"/>
                <w:color w:val="000000"/>
                <w:lang w:eastAsia="zh-CN"/>
              </w:rPr>
              <w:t>8</w:t>
            </w:r>
          </w:p>
        </w:tc>
      </w:tr>
    </w:tbl>
    <w:p w14:paraId="24B6D01C" w14:textId="686E641E" w:rsidR="002C35B4" w:rsidRPr="00AB7038" w:rsidRDefault="00CE511E" w:rsidP="00CE511E">
      <w:pPr>
        <w:rPr>
          <w:rFonts w:ascii="Times New Roman" w:hAnsi="Times New Roman"/>
          <w:color w:val="000000"/>
        </w:rPr>
      </w:pPr>
      <w:r w:rsidRPr="00AB7038">
        <w:rPr>
          <w:rFonts w:ascii="Times New Roman" w:hAnsi="Times New Roman"/>
          <w:color w:val="000000"/>
        </w:rPr>
        <w:t>Y=Yes, N=No, CT=</w:t>
      </w:r>
      <w:proofErr w:type="gramStart"/>
      <w:r w:rsidRPr="00AB7038">
        <w:rPr>
          <w:rFonts w:ascii="Times New Roman" w:hAnsi="Times New Roman"/>
          <w:color w:val="000000"/>
        </w:rPr>
        <w:t>Can't</w:t>
      </w:r>
      <w:proofErr w:type="gramEnd"/>
      <w:r w:rsidRPr="00AB7038">
        <w:rPr>
          <w:rFonts w:ascii="Times New Roman" w:hAnsi="Times New Roman"/>
          <w:color w:val="000000"/>
        </w:rPr>
        <w:t xml:space="preserve"> tell</w:t>
      </w:r>
      <w:bookmarkStart w:id="5" w:name="_GoBack"/>
      <w:bookmarkEnd w:id="5"/>
    </w:p>
    <w:sectPr w:rsidR="002C35B4" w:rsidRPr="00AB7038" w:rsidSect="002C35B4">
      <w:pgSz w:w="15840" w:h="12240" w:orient="landscape"/>
      <w:pgMar w:top="1440" w:right="72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6EEDA5" w14:textId="77777777" w:rsidR="00E60B71" w:rsidRDefault="00E60B71" w:rsidP="003963AF">
      <w:pPr>
        <w:spacing w:after="0" w:line="240" w:lineRule="auto"/>
      </w:pPr>
      <w:r>
        <w:separator/>
      </w:r>
    </w:p>
  </w:endnote>
  <w:endnote w:type="continuationSeparator" w:id="0">
    <w:p w14:paraId="1F54E825" w14:textId="77777777" w:rsidR="00E60B71" w:rsidRDefault="00E60B71" w:rsidP="003963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altName w:val="Arial"/>
    <w:charset w:val="00"/>
    <w:family w:val="swiss"/>
    <w:pitch w:val="variable"/>
    <w:sig w:usb0="00000001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0CB39B" w14:textId="77777777" w:rsidR="00E60B71" w:rsidRDefault="00E60B71" w:rsidP="003963AF">
      <w:pPr>
        <w:spacing w:after="0" w:line="240" w:lineRule="auto"/>
      </w:pPr>
      <w:r>
        <w:separator/>
      </w:r>
    </w:p>
  </w:footnote>
  <w:footnote w:type="continuationSeparator" w:id="0">
    <w:p w14:paraId="4411C051" w14:textId="77777777" w:rsidR="00E60B71" w:rsidRDefault="00E60B71" w:rsidP="003963A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oNotTrackMoves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__Grammarly_42____i" w:val="H4sIAAAAAAAEAKtWckksSQxILCpxzi/NK1GyMqwFAAEhoTITAAAA"/>
    <w:docVar w:name="__Grammarly_42___1" w:val="H4sIAAAAAAAEAKtWcslP9kxRslIyNDaysDQzNTA0Mjc2NjO1NDJT0lEKTi0uzszPAykwrgUAwo61tCwAAAA="/>
  </w:docVars>
  <w:rsids>
    <w:rsidRoot w:val="002C35B4"/>
    <w:rsid w:val="00050ADF"/>
    <w:rsid w:val="00077601"/>
    <w:rsid w:val="000D6909"/>
    <w:rsid w:val="001B0BE6"/>
    <w:rsid w:val="001D66DA"/>
    <w:rsid w:val="002A0884"/>
    <w:rsid w:val="002C35B0"/>
    <w:rsid w:val="002C35B4"/>
    <w:rsid w:val="002C474B"/>
    <w:rsid w:val="0030708D"/>
    <w:rsid w:val="00321AC4"/>
    <w:rsid w:val="00357A7B"/>
    <w:rsid w:val="003963AF"/>
    <w:rsid w:val="003A15E7"/>
    <w:rsid w:val="003C1465"/>
    <w:rsid w:val="00441942"/>
    <w:rsid w:val="00501F6C"/>
    <w:rsid w:val="00517F34"/>
    <w:rsid w:val="00534CBB"/>
    <w:rsid w:val="005671DB"/>
    <w:rsid w:val="00590CEE"/>
    <w:rsid w:val="005B4B74"/>
    <w:rsid w:val="00631752"/>
    <w:rsid w:val="0063674E"/>
    <w:rsid w:val="00644DA9"/>
    <w:rsid w:val="0073266B"/>
    <w:rsid w:val="00735B8D"/>
    <w:rsid w:val="00744279"/>
    <w:rsid w:val="00763E2A"/>
    <w:rsid w:val="007A0095"/>
    <w:rsid w:val="007A62C5"/>
    <w:rsid w:val="007B1251"/>
    <w:rsid w:val="008538C1"/>
    <w:rsid w:val="0085794E"/>
    <w:rsid w:val="00891827"/>
    <w:rsid w:val="009417FC"/>
    <w:rsid w:val="009715D7"/>
    <w:rsid w:val="00975411"/>
    <w:rsid w:val="009E1C1E"/>
    <w:rsid w:val="00A02538"/>
    <w:rsid w:val="00AB7038"/>
    <w:rsid w:val="00AC347B"/>
    <w:rsid w:val="00B80B52"/>
    <w:rsid w:val="00BB62FB"/>
    <w:rsid w:val="00C1732B"/>
    <w:rsid w:val="00C83C50"/>
    <w:rsid w:val="00C911BB"/>
    <w:rsid w:val="00CB16A0"/>
    <w:rsid w:val="00CE511E"/>
    <w:rsid w:val="00CE7FC3"/>
    <w:rsid w:val="00D45378"/>
    <w:rsid w:val="00D461F0"/>
    <w:rsid w:val="00D5173C"/>
    <w:rsid w:val="00D6201C"/>
    <w:rsid w:val="00D94694"/>
    <w:rsid w:val="00DB3157"/>
    <w:rsid w:val="00DB3983"/>
    <w:rsid w:val="00DC74E5"/>
    <w:rsid w:val="00E03B69"/>
    <w:rsid w:val="00E24A61"/>
    <w:rsid w:val="00E261BA"/>
    <w:rsid w:val="00E32B01"/>
    <w:rsid w:val="00E420AB"/>
    <w:rsid w:val="00E60B71"/>
    <w:rsid w:val="00E837C8"/>
    <w:rsid w:val="00EF0A08"/>
    <w:rsid w:val="00F26AFA"/>
    <w:rsid w:val="00F32DC6"/>
    <w:rsid w:val="00F56B4B"/>
    <w:rsid w:val="00FA7B30"/>
    <w:rsid w:val="00FB5F43"/>
    <w:rsid w:val="00FD7D9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NZ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9CF85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17F34"/>
    <w:pPr>
      <w:spacing w:after="160" w:line="259" w:lineRule="auto"/>
    </w:pPr>
    <w:rPr>
      <w:sz w:val="22"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uiPriority w:val="10"/>
    <w:qFormat/>
    <w:rsid w:val="002C35B4"/>
    <w:pPr>
      <w:spacing w:after="0" w:line="360" w:lineRule="auto"/>
      <w:contextualSpacing/>
      <w:jc w:val="center"/>
    </w:pPr>
    <w:rPr>
      <w:rFonts w:ascii="Times New Roman" w:hAnsi="Times New Roman"/>
      <w:b/>
      <w:color w:val="000000"/>
      <w:spacing w:val="-10"/>
      <w:kern w:val="28"/>
      <w:sz w:val="24"/>
      <w:szCs w:val="56"/>
      <w:lang w:val="x-none" w:eastAsia="x-none"/>
    </w:rPr>
  </w:style>
  <w:style w:type="character" w:customStyle="1" w:styleId="Char">
    <w:name w:val="标题 Char"/>
    <w:link w:val="a3"/>
    <w:uiPriority w:val="10"/>
    <w:rsid w:val="002C35B4"/>
    <w:rPr>
      <w:rFonts w:ascii="Times New Roman" w:eastAsia="宋体" w:hAnsi="Times New Roman" w:cs="Times New Roman"/>
      <w:b/>
      <w:color w:val="000000"/>
      <w:spacing w:val="-10"/>
      <w:kern w:val="28"/>
      <w:sz w:val="24"/>
      <w:szCs w:val="56"/>
    </w:rPr>
  </w:style>
  <w:style w:type="character" w:styleId="a4">
    <w:name w:val="Hyperlink"/>
    <w:uiPriority w:val="99"/>
    <w:unhideWhenUsed/>
    <w:rsid w:val="002C35B4"/>
    <w:rPr>
      <w:color w:val="0563C1"/>
      <w:u w:val="single"/>
    </w:rPr>
  </w:style>
  <w:style w:type="character" w:styleId="a5">
    <w:name w:val="FollowedHyperlink"/>
    <w:uiPriority w:val="99"/>
    <w:semiHidden/>
    <w:unhideWhenUsed/>
    <w:rsid w:val="002C35B4"/>
    <w:rPr>
      <w:color w:val="954F72"/>
      <w:u w:val="single"/>
    </w:rPr>
  </w:style>
  <w:style w:type="paragraph" w:customStyle="1" w:styleId="msonormal0">
    <w:name w:val="msonormal"/>
    <w:basedOn w:val="a"/>
    <w:rsid w:val="002C35B4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table" w:styleId="a6">
    <w:name w:val="Table Grid"/>
    <w:basedOn w:val="a1"/>
    <w:uiPriority w:val="39"/>
    <w:rsid w:val="002C35B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List Paragraph"/>
    <w:basedOn w:val="a"/>
    <w:uiPriority w:val="34"/>
    <w:qFormat/>
    <w:rsid w:val="00E420AB"/>
    <w:pPr>
      <w:ind w:left="720"/>
      <w:contextualSpacing/>
    </w:pPr>
  </w:style>
  <w:style w:type="paragraph" w:customStyle="1" w:styleId="Default">
    <w:name w:val="Default"/>
    <w:rsid w:val="00D6201C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en-US"/>
    </w:rPr>
  </w:style>
  <w:style w:type="paragraph" w:styleId="a8">
    <w:name w:val="header"/>
    <w:basedOn w:val="a"/>
    <w:link w:val="Char0"/>
    <w:uiPriority w:val="99"/>
    <w:semiHidden/>
    <w:unhideWhenUsed/>
    <w:rsid w:val="003963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  <w:lang w:val="x-none" w:eastAsia="x-none"/>
    </w:rPr>
  </w:style>
  <w:style w:type="character" w:customStyle="1" w:styleId="Char0">
    <w:name w:val="页眉 Char"/>
    <w:link w:val="a8"/>
    <w:uiPriority w:val="99"/>
    <w:semiHidden/>
    <w:rsid w:val="003963AF"/>
    <w:rPr>
      <w:sz w:val="18"/>
      <w:szCs w:val="18"/>
    </w:rPr>
  </w:style>
  <w:style w:type="paragraph" w:styleId="a9">
    <w:name w:val="footer"/>
    <w:basedOn w:val="a"/>
    <w:link w:val="Char1"/>
    <w:uiPriority w:val="99"/>
    <w:unhideWhenUsed/>
    <w:rsid w:val="003963AF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  <w:lang w:val="x-none" w:eastAsia="x-none"/>
    </w:rPr>
  </w:style>
  <w:style w:type="character" w:customStyle="1" w:styleId="Char1">
    <w:name w:val="页脚 Char"/>
    <w:link w:val="a9"/>
    <w:uiPriority w:val="99"/>
    <w:rsid w:val="003963AF"/>
    <w:rPr>
      <w:sz w:val="18"/>
      <w:szCs w:val="18"/>
    </w:rPr>
  </w:style>
  <w:style w:type="character" w:styleId="aa">
    <w:name w:val="annotation reference"/>
    <w:uiPriority w:val="99"/>
    <w:semiHidden/>
    <w:unhideWhenUsed/>
    <w:rsid w:val="00CE511E"/>
    <w:rPr>
      <w:sz w:val="16"/>
      <w:szCs w:val="16"/>
    </w:rPr>
  </w:style>
  <w:style w:type="paragraph" w:styleId="ab">
    <w:name w:val="annotation text"/>
    <w:basedOn w:val="a"/>
    <w:link w:val="Char2"/>
    <w:uiPriority w:val="99"/>
    <w:unhideWhenUsed/>
    <w:rsid w:val="00CE511E"/>
    <w:pPr>
      <w:spacing w:line="240" w:lineRule="auto"/>
    </w:pPr>
    <w:rPr>
      <w:sz w:val="20"/>
      <w:szCs w:val="20"/>
      <w:lang w:val="x-none" w:eastAsia="x-none"/>
    </w:rPr>
  </w:style>
  <w:style w:type="character" w:customStyle="1" w:styleId="Char2">
    <w:name w:val="批注文字 Char"/>
    <w:link w:val="ab"/>
    <w:uiPriority w:val="99"/>
    <w:rsid w:val="00CE511E"/>
    <w:rPr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CE511E"/>
    <w:rPr>
      <w:b/>
      <w:bCs/>
    </w:rPr>
  </w:style>
  <w:style w:type="character" w:customStyle="1" w:styleId="Char3">
    <w:name w:val="批注主题 Char"/>
    <w:link w:val="ac"/>
    <w:uiPriority w:val="99"/>
    <w:semiHidden/>
    <w:rsid w:val="00CE511E"/>
    <w:rPr>
      <w:b/>
      <w:bCs/>
      <w:sz w:val="20"/>
      <w:szCs w:val="20"/>
    </w:rPr>
  </w:style>
  <w:style w:type="paragraph" w:styleId="ad">
    <w:name w:val="Balloon Text"/>
    <w:basedOn w:val="a"/>
    <w:link w:val="Char4"/>
    <w:uiPriority w:val="99"/>
    <w:semiHidden/>
    <w:unhideWhenUsed/>
    <w:rsid w:val="00C911BB"/>
    <w:pPr>
      <w:spacing w:after="0" w:line="240" w:lineRule="auto"/>
    </w:pPr>
    <w:rPr>
      <w:sz w:val="18"/>
      <w:szCs w:val="18"/>
      <w:lang w:val="x-none" w:eastAsia="x-none"/>
    </w:rPr>
  </w:style>
  <w:style w:type="character" w:customStyle="1" w:styleId="Char4">
    <w:name w:val="批注框文本 Char"/>
    <w:link w:val="ad"/>
    <w:uiPriority w:val="99"/>
    <w:semiHidden/>
    <w:rsid w:val="00C911BB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57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69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75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8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1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8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552</Words>
  <Characters>314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ky123.Org</Company>
  <LinksUpToDate>false</LinksUpToDate>
  <CharactersWithSpaces>36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.Fawad Rasool</dc:creator>
  <cp:keywords/>
  <cp:lastModifiedBy>Windows 用户</cp:lastModifiedBy>
  <cp:revision>4</cp:revision>
  <dcterms:created xsi:type="dcterms:W3CDTF">2024-06-04T00:34:00Z</dcterms:created>
  <dcterms:modified xsi:type="dcterms:W3CDTF">2024-06-24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4-05-30T00:51:47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9520d0f8-9914-451e-a9aa-2d2ea40b902e</vt:lpwstr>
  </property>
  <property fmtid="{D5CDD505-2E9C-101B-9397-08002B2CF9AE}" pid="8" name="MSIP_Label_2bbab825-a111-45e4-86a1-18cee0005896_ContentBits">
    <vt:lpwstr>2</vt:lpwstr>
  </property>
</Properties>
</file>